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9FDEAE" w14:textId="77777777" w:rsidR="008F3458" w:rsidRPr="00201C42" w:rsidRDefault="008F3458">
      <w:pPr>
        <w:rPr>
          <w:rFonts w:ascii="Times New Roman" w:hAnsi="Times New Roman" w:cs="Times New Roman"/>
          <w:b/>
        </w:rPr>
      </w:pPr>
      <w:bookmarkStart w:id="0" w:name="_GoBack"/>
      <w:bookmarkEnd w:id="0"/>
      <w:r w:rsidRPr="00201C42">
        <w:rPr>
          <w:rFonts w:ascii="Times New Roman" w:hAnsi="Times New Roman" w:cs="Times New Roman"/>
          <w:b/>
        </w:rPr>
        <w:t xml:space="preserve">Supplementary File 1: Sample size calculation </w:t>
      </w:r>
    </w:p>
    <w:p w14:paraId="6F9E1B3A" w14:textId="43CC7CAB" w:rsidR="007B06DD" w:rsidRDefault="007B06DD">
      <w:pPr>
        <w:rPr>
          <w:rFonts w:ascii="Times New Roman" w:hAnsi="Times New Roman" w:cs="Times New Roman"/>
        </w:rPr>
      </w:pPr>
    </w:p>
    <w:p w14:paraId="2A9A6DF4" w14:textId="42CBA236" w:rsidR="00201C42" w:rsidRPr="00FB3267" w:rsidRDefault="00FB3267">
      <w:pPr>
        <w:rPr>
          <w:rFonts w:ascii="Times New Roman" w:hAnsi="Times New Roman" w:cs="Times New Roman"/>
        </w:rPr>
      </w:pPr>
      <w:r w:rsidRPr="007C1625">
        <w:rPr>
          <w:rFonts w:ascii="Times New Roman" w:hAnsi="Times New Roman" w:cs="Times New Roman"/>
        </w:rPr>
        <w:t>Based on Campo &amp; Fritsch’s (1994) estimated somatic symptom prevalence of 10-30%, we conservatively hypothesized observing approximately a prevalence of 10% when sampling physical presentations to the pediatric ED.</w:t>
      </w:r>
      <w:r w:rsidRPr="00FB3267">
        <w:rPr>
          <w:rFonts w:ascii="Times New Roman" w:hAnsi="Times New Roman" w:cs="Times New Roman"/>
        </w:rPr>
        <w:t xml:space="preserve"> </w:t>
      </w:r>
      <w:r w:rsidR="008F3458" w:rsidRPr="00FB3267">
        <w:rPr>
          <w:rFonts w:ascii="Times New Roman" w:hAnsi="Times New Roman" w:cs="Times New Roman"/>
        </w:rPr>
        <w:t>With an estimated proportion of 10%, to achieve a precision of +/- 5%, with 95% confidence, a sample of 139</w:t>
      </w:r>
      <w:r w:rsidR="00191704" w:rsidRPr="00FB3267">
        <w:rPr>
          <w:rFonts w:ascii="Times New Roman" w:hAnsi="Times New Roman" w:cs="Times New Roman"/>
        </w:rPr>
        <w:t xml:space="preserve"> unique</w:t>
      </w:r>
      <w:r w:rsidR="008F3458" w:rsidRPr="00FB3267">
        <w:rPr>
          <w:rFonts w:ascii="Times New Roman" w:hAnsi="Times New Roman" w:cs="Times New Roman"/>
        </w:rPr>
        <w:t xml:space="preserve"> ED visits is needed. We sampled 150 ED visits.</w:t>
      </w:r>
    </w:p>
    <w:p w14:paraId="15F28C20" w14:textId="77777777" w:rsidR="00201C42" w:rsidRPr="00201C42" w:rsidRDefault="00201C42">
      <w:pPr>
        <w:rPr>
          <w:rFonts w:ascii="Times New Roman" w:hAnsi="Times New Roman" w:cs="Times New Roman"/>
        </w:rPr>
      </w:pPr>
    </w:p>
    <w:p w14:paraId="4A21CA00" w14:textId="77777777" w:rsidR="008F3458" w:rsidRPr="00201C42" w:rsidRDefault="008F3458">
      <w:pPr>
        <w:rPr>
          <w:rFonts w:ascii="Times New Roman" w:hAnsi="Times New Roman" w:cs="Times New Roman"/>
        </w:rPr>
      </w:pPr>
      <w:r w:rsidRPr="00201C42">
        <w:rPr>
          <w:rFonts w:ascii="Times New Roman" w:hAnsi="Times New Roman" w:cs="Times New Roman"/>
        </w:rPr>
        <w:t xml:space="preserve">Sample calculation was conducted using the </w:t>
      </w:r>
      <w:proofErr w:type="spellStart"/>
      <w:r w:rsidRPr="00201C42">
        <w:rPr>
          <w:rFonts w:ascii="Times New Roman" w:hAnsi="Times New Roman" w:cs="Times New Roman"/>
        </w:rPr>
        <w:t>Epitools</w:t>
      </w:r>
      <w:proofErr w:type="spellEnd"/>
      <w:r w:rsidRPr="00201C42">
        <w:rPr>
          <w:rFonts w:ascii="Times New Roman" w:hAnsi="Times New Roman" w:cs="Times New Roman"/>
        </w:rPr>
        <w:t xml:space="preserve"> online sample size calculator.</w:t>
      </w:r>
    </w:p>
    <w:p w14:paraId="0D4F2C55" w14:textId="77777777" w:rsidR="008F3458" w:rsidRPr="00201C42" w:rsidRDefault="008F3458">
      <w:pPr>
        <w:rPr>
          <w:rFonts w:ascii="Times New Roman" w:hAnsi="Times New Roman" w:cs="Times New Roman"/>
        </w:rPr>
      </w:pPr>
    </w:p>
    <w:p w14:paraId="3164738D" w14:textId="77777777" w:rsidR="0064564A" w:rsidRPr="00201C42" w:rsidRDefault="008F3458" w:rsidP="0029282F">
      <w:pPr>
        <w:rPr>
          <w:rFonts w:ascii="Times New Roman" w:hAnsi="Times New Roman" w:cs="Times New Roman"/>
        </w:rPr>
      </w:pPr>
      <w:r w:rsidRPr="00201C42">
        <w:rPr>
          <w:rFonts w:ascii="Times New Roman" w:hAnsi="Times New Roman" w:cs="Times New Roman"/>
        </w:rPr>
        <w:t xml:space="preserve">References: </w:t>
      </w:r>
    </w:p>
    <w:p w14:paraId="6ECB70B7" w14:textId="35048D47" w:rsidR="00FB3267" w:rsidRPr="00FB3267" w:rsidRDefault="008F3458" w:rsidP="00FB3267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FB3267">
        <w:rPr>
          <w:rFonts w:ascii="Times New Roman" w:hAnsi="Times New Roman" w:cs="Times New Roman"/>
        </w:rPr>
        <w:fldChar w:fldCharType="begin" w:fldLock="1"/>
      </w:r>
      <w:r w:rsidRPr="00201C42">
        <w:rPr>
          <w:rFonts w:ascii="Times New Roman" w:hAnsi="Times New Roman" w:cs="Times New Roman"/>
        </w:rPr>
        <w:instrText xml:space="preserve">ADDIN Mendeley Bibliography CSL_BIBLIOGRAPHY </w:instrText>
      </w:r>
      <w:r w:rsidRPr="007C1625">
        <w:rPr>
          <w:rFonts w:ascii="Times New Roman" w:hAnsi="Times New Roman" w:cs="Times New Roman"/>
        </w:rPr>
        <w:fldChar w:fldCharType="separate"/>
      </w:r>
      <w:r w:rsidR="00FB3267" w:rsidRPr="00FB3267">
        <w:rPr>
          <w:rFonts w:ascii="Times New Roman" w:hAnsi="Times New Roman" w:cs="Times New Roman"/>
          <w:noProof/>
          <w:lang w:val="en-US"/>
        </w:rPr>
        <w:t xml:space="preserve">Campo J V., Fritsch SL. Somatization in Children and Adolescents. </w:t>
      </w:r>
      <w:r w:rsidR="00FB3267" w:rsidRPr="00FB3267">
        <w:rPr>
          <w:rFonts w:ascii="Times New Roman" w:hAnsi="Times New Roman" w:cs="Times New Roman"/>
          <w:i/>
          <w:iCs/>
          <w:noProof/>
          <w:lang w:val="en-US"/>
        </w:rPr>
        <w:t>J Am Acad Child Adolesc Psychiatry</w:t>
      </w:r>
      <w:r w:rsidR="00FB3267" w:rsidRPr="00FB3267">
        <w:rPr>
          <w:rFonts w:ascii="Times New Roman" w:hAnsi="Times New Roman" w:cs="Times New Roman"/>
          <w:noProof/>
          <w:lang w:val="en-US"/>
        </w:rPr>
        <w:t>. 1994;33(9):1223-1235. doi:10.1097/00004583-199411000-00003</w:t>
      </w:r>
    </w:p>
    <w:p w14:paraId="181D054A" w14:textId="3F6CB8EA" w:rsidR="0029282F" w:rsidRPr="00201C42" w:rsidRDefault="008F3458" w:rsidP="007B06D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FB3267">
        <w:rPr>
          <w:rFonts w:ascii="Times New Roman" w:hAnsi="Times New Roman" w:cs="Times New Roman"/>
        </w:rPr>
        <w:fldChar w:fldCharType="end"/>
      </w:r>
      <w:r w:rsidR="0029282F" w:rsidRPr="00201C42">
        <w:rPr>
          <w:rFonts w:ascii="Times New Roman" w:hAnsi="Times New Roman" w:cs="Times New Roman"/>
          <w:bCs/>
          <w:noProof/>
        </w:rPr>
        <w:t>Sergeant, ESG, 2019. Epitools epidemiological calculators. Ausvet Pty Ltd. Available</w:t>
      </w:r>
    </w:p>
    <w:p w14:paraId="2C609A29" w14:textId="77777777" w:rsidR="0029282F" w:rsidRPr="00201C42" w:rsidRDefault="0029282F" w:rsidP="0029282F">
      <w:pPr>
        <w:widowControl w:val="0"/>
        <w:autoSpaceDE w:val="0"/>
        <w:autoSpaceDN w:val="0"/>
        <w:adjustRightInd w:val="0"/>
        <w:ind w:left="640"/>
        <w:rPr>
          <w:rFonts w:ascii="Times New Roman" w:hAnsi="Times New Roman" w:cs="Times New Roman"/>
          <w:noProof/>
        </w:rPr>
      </w:pPr>
      <w:r w:rsidRPr="00201C42">
        <w:rPr>
          <w:rFonts w:ascii="Times New Roman" w:hAnsi="Times New Roman" w:cs="Times New Roman"/>
          <w:bCs/>
          <w:noProof/>
        </w:rPr>
        <w:t>at: </w:t>
      </w:r>
      <w:hyperlink r:id="rId5" w:history="1">
        <w:r w:rsidRPr="00201C42">
          <w:rPr>
            <w:rStyle w:val="Hyperlink"/>
            <w:rFonts w:ascii="Times New Roman" w:hAnsi="Times New Roman" w:cs="Times New Roman"/>
            <w:bCs/>
            <w:noProof/>
          </w:rPr>
          <w:t>http://epitools.ausvet.com.au</w:t>
        </w:r>
      </w:hyperlink>
    </w:p>
    <w:p w14:paraId="1106EC2B" w14:textId="77777777" w:rsidR="008F3458" w:rsidRPr="00201C42" w:rsidRDefault="008F3458" w:rsidP="00AE64D2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</w:p>
    <w:p w14:paraId="519ED5DB" w14:textId="77777777" w:rsidR="008A18C2" w:rsidRPr="00201C42" w:rsidRDefault="008A18C2">
      <w:pPr>
        <w:rPr>
          <w:rFonts w:ascii="Times New Roman" w:hAnsi="Times New Roman" w:cs="Times New Roman"/>
        </w:rPr>
      </w:pPr>
    </w:p>
    <w:p w14:paraId="557F2127" w14:textId="77777777" w:rsidR="008A18C2" w:rsidRPr="00201C42" w:rsidRDefault="008A18C2">
      <w:pPr>
        <w:rPr>
          <w:rFonts w:ascii="Times New Roman" w:hAnsi="Times New Roman" w:cs="Times New Roman"/>
        </w:rPr>
      </w:pPr>
    </w:p>
    <w:p w14:paraId="0927B2E8" w14:textId="77777777" w:rsidR="008A18C2" w:rsidRPr="00201C42" w:rsidRDefault="008A18C2">
      <w:pPr>
        <w:rPr>
          <w:rFonts w:ascii="Times New Roman" w:hAnsi="Times New Roman" w:cs="Times New Roman"/>
        </w:rPr>
      </w:pPr>
    </w:p>
    <w:p w14:paraId="53072AAC" w14:textId="77777777" w:rsidR="008A18C2" w:rsidRPr="00201C42" w:rsidRDefault="008A18C2">
      <w:pPr>
        <w:rPr>
          <w:rFonts w:ascii="Times New Roman" w:hAnsi="Times New Roman" w:cs="Times New Roman"/>
        </w:rPr>
      </w:pPr>
    </w:p>
    <w:p w14:paraId="54FCF1C2" w14:textId="77777777" w:rsidR="008A18C2" w:rsidRPr="00201C42" w:rsidRDefault="008A18C2">
      <w:pPr>
        <w:rPr>
          <w:rFonts w:ascii="Times New Roman" w:hAnsi="Times New Roman" w:cs="Times New Roman"/>
        </w:rPr>
      </w:pPr>
    </w:p>
    <w:p w14:paraId="06D38130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7B0FBC84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25C008FE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5325C79F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6B68064F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10C705F4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3E3C21DB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23EB9B96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20BC98D8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7E4057A7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056FA2EC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26C9F7F3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2D39F24E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231169B0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6E10461F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015F1484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37A2CC2B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7B7F5AA5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5FC56D1E" w14:textId="77777777" w:rsidR="008A18C2" w:rsidRPr="003C7AF0" w:rsidRDefault="008A18C2">
      <w:pPr>
        <w:rPr>
          <w:rFonts w:ascii="Times New Roman" w:hAnsi="Times New Roman" w:cs="Times New Roman"/>
        </w:rPr>
      </w:pPr>
    </w:p>
    <w:p w14:paraId="33F7F76F" w14:textId="77777777" w:rsidR="00AE64D2" w:rsidRPr="003C7AF0" w:rsidRDefault="00AE64D2">
      <w:pPr>
        <w:rPr>
          <w:rFonts w:ascii="Times New Roman" w:hAnsi="Times New Roman" w:cs="Times New Roman"/>
        </w:rPr>
      </w:pPr>
    </w:p>
    <w:sectPr w:rsidR="00AE64D2" w:rsidRPr="003C7AF0" w:rsidSect="00FF233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3458"/>
    <w:rsid w:val="00025A26"/>
    <w:rsid w:val="00066E48"/>
    <w:rsid w:val="000B1743"/>
    <w:rsid w:val="001006D8"/>
    <w:rsid w:val="00160D0B"/>
    <w:rsid w:val="00191704"/>
    <w:rsid w:val="00201C42"/>
    <w:rsid w:val="0029282F"/>
    <w:rsid w:val="00317B8A"/>
    <w:rsid w:val="003C7AF0"/>
    <w:rsid w:val="004F6571"/>
    <w:rsid w:val="005117BF"/>
    <w:rsid w:val="005B3D70"/>
    <w:rsid w:val="0064564A"/>
    <w:rsid w:val="006F2921"/>
    <w:rsid w:val="0073484E"/>
    <w:rsid w:val="0076618C"/>
    <w:rsid w:val="007B06DD"/>
    <w:rsid w:val="007C1625"/>
    <w:rsid w:val="007D7EF9"/>
    <w:rsid w:val="00863CAC"/>
    <w:rsid w:val="008A18C2"/>
    <w:rsid w:val="008C5203"/>
    <w:rsid w:val="008C78AC"/>
    <w:rsid w:val="008F3458"/>
    <w:rsid w:val="00971C9D"/>
    <w:rsid w:val="009E11E4"/>
    <w:rsid w:val="00AA0607"/>
    <w:rsid w:val="00AE64D2"/>
    <w:rsid w:val="00D26873"/>
    <w:rsid w:val="00D97F82"/>
    <w:rsid w:val="00FB3267"/>
    <w:rsid w:val="00FF23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E452F5"/>
  <w15:chartTrackingRefBased/>
  <w15:docId w15:val="{E565B4E2-1DC5-3B4F-B11E-6BF08EECE6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F34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F3458"/>
    <w:rPr>
      <w:color w:val="605E5C"/>
      <w:shd w:val="clear" w:color="auto" w:fill="E1DFDD"/>
    </w:rPr>
  </w:style>
  <w:style w:type="table" w:styleId="ListTable2">
    <w:name w:val="List Table 2"/>
    <w:basedOn w:val="TableNormal"/>
    <w:uiPriority w:val="47"/>
    <w:rsid w:val="003C7AF0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ListParagraph">
    <w:name w:val="List Paragraph"/>
    <w:basedOn w:val="Normal"/>
    <w:uiPriority w:val="34"/>
    <w:qFormat/>
    <w:rsid w:val="00AE64D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B06D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06DD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3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2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://epitools.ausvet.com.au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C49B429-CE55-4C4F-8774-7EEEAC3EC6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37</Words>
  <Characters>787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nit Virk</dc:creator>
  <cp:keywords/>
  <dc:description/>
  <cp:lastModifiedBy>CJEM</cp:lastModifiedBy>
  <cp:revision>2</cp:revision>
  <dcterms:created xsi:type="dcterms:W3CDTF">2019-11-12T16:10:00Z</dcterms:created>
  <dcterms:modified xsi:type="dcterms:W3CDTF">2019-11-12T1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99948b4-3639-37a4-b1c0-db1bcf7568fc</vt:lpwstr>
  </property>
  <property fmtid="{D5CDD505-2E9C-101B-9397-08002B2CF9AE}" pid="24" name="Mendeley Citation Style_1">
    <vt:lpwstr>http://www.zotero.org/styles/american-medical-association</vt:lpwstr>
  </property>
</Properties>
</file>